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C4C54" w:rsidRDefault="004C4C54" w:rsidP="004C4C54">
      <w:pPr>
        <w:pStyle w:val="SemEspaamento"/>
        <w:jc w:val="center"/>
      </w:pPr>
      <w:r>
        <w:t xml:space="preserve">Universidade Do Vale do Rio Dos Sinos </w:t>
      </w:r>
      <w:r>
        <w:t>- UNISINOS</w:t>
      </w:r>
    </w:p>
    <w:p w:rsidR="004C4C54" w:rsidRDefault="004C4C54" w:rsidP="004C4C54">
      <w:pPr>
        <w:pStyle w:val="SemEspaamento"/>
        <w:jc w:val="center"/>
      </w:pPr>
      <w:r>
        <w:t>Programa de pós-graduação em computação aplicada</w:t>
      </w:r>
    </w:p>
    <w:p w:rsidR="00E1490B" w:rsidRDefault="00E1490B" w:rsidP="004C4C54">
      <w:pPr>
        <w:pStyle w:val="SemEspaamento"/>
        <w:jc w:val="center"/>
      </w:pPr>
      <w:r w:rsidRPr="004C4C54">
        <w:t>Discentes: Gustavo Zanatta Bruno</w:t>
      </w:r>
      <w:r w:rsidR="004C4C54">
        <w:t xml:space="preserve"> &amp; </w:t>
      </w:r>
      <w:r>
        <w:t>Guilherme Falcão Silva Campos</w:t>
      </w:r>
    </w:p>
    <w:p w:rsidR="004C4C54" w:rsidRDefault="004C4C54" w:rsidP="004C4C54">
      <w:pPr>
        <w:pStyle w:val="SemEspaamento"/>
        <w:jc w:val="center"/>
      </w:pPr>
      <w:r>
        <w:t>Docente:</w:t>
      </w:r>
      <w:r w:rsidR="00275674">
        <w:t xml:space="preserve"> </w:t>
      </w:r>
      <w:r w:rsidR="00275674" w:rsidRPr="00275674">
        <w:t xml:space="preserve">Patrícia A. Jaques </w:t>
      </w:r>
      <w:proofErr w:type="spellStart"/>
      <w:r w:rsidR="00275674" w:rsidRPr="00275674">
        <w:t>Maillard</w:t>
      </w:r>
      <w:proofErr w:type="spellEnd"/>
    </w:p>
    <w:p w:rsidR="005E642B" w:rsidRDefault="00A77DA2" w:rsidP="00A77DA2">
      <w:pPr>
        <w:pStyle w:val="Ttulo"/>
      </w:pPr>
      <w:r>
        <w:t>Introdução</w:t>
      </w:r>
      <w:bookmarkStart w:id="0" w:name="_GoBack"/>
      <w:bookmarkEnd w:id="0"/>
    </w:p>
    <w:p w:rsidR="00A77DA2" w:rsidRDefault="00A77DA2" w:rsidP="00A77DA2">
      <w:r>
        <w:t xml:space="preserve">Esse trabalho tem como objetivo desenvolver uma abordagem prática </w:t>
      </w:r>
      <w:r w:rsidR="00F7556E">
        <w:t>com a implementação dos algoritmos de busca cega e busca heurística para resolução do problema combinatório do Sudoku</w:t>
      </w:r>
      <w:r w:rsidR="00D8432A">
        <w:t xml:space="preserve">. Para implementação </w:t>
      </w:r>
      <w:r w:rsidR="00E00BD3">
        <w:t>dele</w:t>
      </w:r>
      <w:r w:rsidR="00D8432A">
        <w:t xml:space="preserve"> optou-se pela utilização da linguagem python devido a afinidade dos membros do grupo </w:t>
      </w:r>
      <w:r w:rsidR="00E1490B">
        <w:t>por ela</w:t>
      </w:r>
      <w:r w:rsidR="00E00BD3">
        <w:t>.</w:t>
      </w:r>
    </w:p>
    <w:p w:rsidR="00E00BD3" w:rsidRDefault="00E00BD3" w:rsidP="00E00BD3">
      <w:r>
        <w:t>O trabalho consiste em modelar este problema como um problema de busca e implementar um programa que encontre uma solução para a grade 9x9 dada. Foram utilizados 1 algoritmo de busca cega e 1 algoritmo de busca heurística para resolver o problema (total=2 algoritmos).</w:t>
      </w:r>
    </w:p>
    <w:p w:rsidR="00E00BD3" w:rsidRDefault="00E00BD3" w:rsidP="00E00BD3">
      <w:r>
        <w:t>O programa terá como entrada um arquivo texto que conterá uma grade 9x9 com a descrição do jogo. Exemplo do conteúdo do arquivo de entrada:</w:t>
      </w:r>
    </w:p>
    <w:p w:rsidR="00E00BD3" w:rsidRDefault="00E00BD3" w:rsidP="00E00BD3">
      <w:r w:rsidRPr="00E00BD3">
        <w:rPr>
          <w:noProof/>
        </w:rPr>
        <w:drawing>
          <wp:inline distT="0" distB="0" distL="0" distR="0" wp14:anchorId="5837F5FE" wp14:editId="6BFF737A">
            <wp:extent cx="1714739" cy="1638529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1714739" cy="16385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7DA2" w:rsidRDefault="00A77DA2" w:rsidP="00A77DA2">
      <w:pPr>
        <w:pStyle w:val="Ttulo"/>
      </w:pPr>
      <w:r>
        <w:t>Desenvolvimento</w:t>
      </w:r>
    </w:p>
    <w:p w:rsidR="006A7034" w:rsidRDefault="006A7034" w:rsidP="006A7034">
      <w:r>
        <w:t xml:space="preserve">Para desenvolvimento do trabalho foi proposto a utilização de 3 algoritmos, o primeiro é o da busca em profundidade, o segundo é a implementação convencional do </w:t>
      </w:r>
      <w:r w:rsidRPr="001053CA">
        <w:rPr>
          <w:i/>
          <w:iCs/>
        </w:rPr>
        <w:t>backtracking</w:t>
      </w:r>
      <w:r>
        <w:t xml:space="preserve"> e por fim foi implementado novamente o </w:t>
      </w:r>
      <w:r w:rsidR="00D8432A" w:rsidRPr="001053CA">
        <w:rPr>
          <w:i/>
          <w:iCs/>
        </w:rPr>
        <w:t>backtracking,</w:t>
      </w:r>
      <w:r>
        <w:t xml:space="preserve"> mas com a heurística do menor valor restante.</w:t>
      </w:r>
    </w:p>
    <w:p w:rsidR="00477621" w:rsidRDefault="001053CA" w:rsidP="006A7034">
      <w:r>
        <w:t xml:space="preserve">A implementação do </w:t>
      </w:r>
      <w:r w:rsidR="00113DB5">
        <w:t xml:space="preserve">primeiro </w:t>
      </w:r>
      <w:r>
        <w:t xml:space="preserve">algoritmo </w:t>
      </w:r>
      <w:r w:rsidR="00113DB5">
        <w:t xml:space="preserve">que usa a implementação de </w:t>
      </w:r>
      <w:r>
        <w:t>busca em profundidade é a seguinte</w:t>
      </w:r>
      <w:r w:rsidR="004C4C54">
        <w:t xml:space="preserve"> </w:t>
      </w:r>
      <w:r w:rsidR="004C4C54">
        <w:fldChar w:fldCharType="begin" w:fldLock="1"/>
      </w:r>
      <w:r w:rsidR="001E5A07">
        <w:instrText>ADDIN CSL_CITATION {"citationItems":[{"id":"ITEM-1","itemData":{"URL":"https://github.com/zietzm/dfs-sudoku-solver","accessed":{"date-parts":[["2020","7","14"]]},"author":[{"dropping-particle":"","family":"Zietz","given":"Michael","non-dropping-particle":"","parse-names":false,"suffix":""}],"container-title":"https://github.com/","id":"ITEM-1","issued":{"date-parts":[["2019"]]},"title":"Brute-force (depth-first search) Sudoku solver in Python","type":"webpage"},"uris":["http://www.mendeley.com/documents/?uuid=f1041d2d-d222-36b1-91b7-c3e2e3a1ddfd"]},{"id":"ITEM-2","itemData":{"author":[{"dropping-particle":"","family":"Cormen","given":"Thomas H","non-dropping-particle":"","parse-names":false,"suffix":""},{"dropping-particle":"","family":"Leiserson","given":"Charles E","non-dropping-particle":"","parse-names":false,"suffix":""},{"dropping-particle":"","family":"Rivest","given":"Ronald L","non-dropping-particle":"","parse-names":false,"suffix":""},{"dropping-particle":"","family":"Stein","given":"Clifford","non-dropping-particle":"","parse-names":false,"suffix":""}],"id":"ITEM-2","issued":{"date-parts":[["2009"]]},"publisher":"MIT press","title":"Introduction to algorithms","type":"book"},"uris":["http://www.mendeley.com/documents/?uuid=4576677c-6f73-46d4-8c37-ec85579463cb"]}],"mendeley":{"formattedCitation":"[Cormen et al. 2009; Zietz 2019]","plainTextFormattedCitation":"[Cormen et al. 2009; Zietz 2019]","previouslyFormattedCitation":"[Cormen et al. 2009; Zietz 2019]"},"properties":{"noteIndex":0},"schema":"https://github.com/citation-style-language/schema/raw/master/csl-citation.json"}</w:instrText>
      </w:r>
      <w:r w:rsidR="004C4C54">
        <w:fldChar w:fldCharType="separate"/>
      </w:r>
      <w:r w:rsidR="001E5A07" w:rsidRPr="001E5A07">
        <w:rPr>
          <w:noProof/>
        </w:rPr>
        <w:t>[Cormen et al. 2009; Zietz 2019]</w:t>
      </w:r>
      <w:r w:rsidR="004C4C54">
        <w:fldChar w:fldCharType="end"/>
      </w:r>
      <w:r w:rsidR="0075015A">
        <w:t>:</w:t>
      </w:r>
    </w:p>
    <w:p w:rsidR="00477621" w:rsidRDefault="00477621" w:rsidP="00477621">
      <w:pPr>
        <w:pStyle w:val="PargrafodaLista"/>
        <w:numPr>
          <w:ilvl w:val="0"/>
          <w:numId w:val="1"/>
        </w:numPr>
      </w:pPr>
      <w:r>
        <w:t>Ao sair do nós raiz avança um passo na busca;</w:t>
      </w:r>
    </w:p>
    <w:p w:rsidR="00477621" w:rsidRDefault="00477621" w:rsidP="00477621">
      <w:pPr>
        <w:pStyle w:val="PargrafodaLista"/>
        <w:numPr>
          <w:ilvl w:val="0"/>
          <w:numId w:val="1"/>
        </w:numPr>
      </w:pPr>
      <w:r>
        <w:t>Se o nó for preenchido, avança novamente passo;</w:t>
      </w:r>
    </w:p>
    <w:p w:rsidR="00477621" w:rsidRDefault="00477621" w:rsidP="00477621">
      <w:pPr>
        <w:pStyle w:val="PargrafodaLista"/>
        <w:numPr>
          <w:ilvl w:val="0"/>
          <w:numId w:val="1"/>
        </w:numPr>
      </w:pPr>
      <w:r>
        <w:t>Se o nó estiver vazio tenta adicionar um número válido entre 0 e 9;</w:t>
      </w:r>
    </w:p>
    <w:p w:rsidR="00113DB5" w:rsidRDefault="00477621" w:rsidP="00113DB5">
      <w:pPr>
        <w:pStyle w:val="PargrafodaLista"/>
        <w:numPr>
          <w:ilvl w:val="0"/>
          <w:numId w:val="1"/>
        </w:numPr>
      </w:pPr>
      <w:r>
        <w:t xml:space="preserve">Se nenhum nó for válido </w:t>
      </w:r>
      <w:r w:rsidR="00113DB5">
        <w:t>retorne ao</w:t>
      </w:r>
      <w:r>
        <w:t xml:space="preserve"> posicionamento do nó anterior</w:t>
      </w:r>
      <w:r w:rsidR="00113DB5">
        <w:t>, desfazendo a ação anterior;</w:t>
      </w:r>
    </w:p>
    <w:p w:rsidR="00113DB5" w:rsidRDefault="00113DB5" w:rsidP="00113DB5">
      <w:pPr>
        <w:pStyle w:val="PargrafodaLista"/>
        <w:numPr>
          <w:ilvl w:val="0"/>
          <w:numId w:val="1"/>
        </w:numPr>
      </w:pPr>
      <w:r>
        <w:t>Se na ação anterior foi inserido um número menor que 9, incremente esse número;</w:t>
      </w:r>
    </w:p>
    <w:p w:rsidR="00113DB5" w:rsidRDefault="00113DB5" w:rsidP="00113DB5">
      <w:pPr>
        <w:pStyle w:val="PargrafodaLista"/>
        <w:numPr>
          <w:ilvl w:val="0"/>
          <w:numId w:val="1"/>
        </w:numPr>
      </w:pPr>
      <w:r>
        <w:t>Se na ação foi inserido o número 9 indica que o nó anterior também era inválido, insira 0 no nó anterior e retorne novamente;</w:t>
      </w:r>
    </w:p>
    <w:p w:rsidR="00113DB5" w:rsidRDefault="00113DB5" w:rsidP="00113DB5">
      <w:r>
        <w:t xml:space="preserve">A implementação do segundo algoritmo que usa a implementação </w:t>
      </w:r>
      <w:r w:rsidR="0095087F">
        <w:t>simples do</w:t>
      </w:r>
      <w:r>
        <w:t xml:space="preserve"> </w:t>
      </w:r>
      <w:r w:rsidR="0075015A">
        <w:t>backtracking é</w:t>
      </w:r>
      <w:r w:rsidR="0095087F">
        <w:t xml:space="preserve"> a seguinte</w:t>
      </w:r>
      <w:r w:rsidR="004C4C54">
        <w:t xml:space="preserve"> </w:t>
      </w:r>
      <w:r w:rsidR="001E5A07">
        <w:fldChar w:fldCharType="begin" w:fldLock="1"/>
      </w:r>
      <w:r w:rsidR="001E5A07">
        <w:instrText>ADDIN CSL_CITATION {"citationItems":[{"id":"ITEM-1","itemData":{"URL":"https://github.com/mahdavipanah/SudokuPyCSF","accessed":{"date-parts":[["2020","7","14"]]},"author":[{"dropping-particle":"","family":"Mahdavipanah","given":"Hamidreza","non-dropping-particle":"","parse-names":false,"suffix":""}],"container-title":"https://github.com/","id":"ITEM-1","issued":{"date-parts":[["2017"]]},"title":"Solve Sudoku with Python using the CSF approach","type":"webpage"},"uris":["http://www.mendeley.com/documents/?uuid=57f97e72-9d16-3e89-be73-fa5372fc070b"]},{"id":"ITEM-2","itemData":{"author":[{"dropping-particle":"","family":"Cormen","given":"Thomas H","non-dropping-particle":"","parse-names":false,"suffix":""},{"dropping-particle":"","family":"Leiserson","given":"Charles E","non-dropping-particle":"","parse-names":false,"suffix":""},{"dropping-particle":"","family":"Rivest","given":"Ronald L","non-dropping-particle":"","parse-names":false,"suffix":""},{"dropping-particle":"","family":"Stein","given":"Clifford","non-dropping-particle":"","parse-names":false,"suffix":""}],"id":"ITEM-2","issued":{"date-parts":[["2009"]]},"publisher":"MIT press","title":"Introduction to algorithms","type":"book"},"uris":["http://www.mendeley.com/documents/?uuid=4576677c-6f73-46d4-8c37-ec85579463cb"]}],"mendeley":{"formattedCitation":"[Cormen et al. 2009; Mahdavipanah 2017]","plainTextFormattedCitation":"[Cormen et al. 2009; Mahdavipanah 2017]","previouslyFormattedCitation":"[Cormen et al. 2009; Mahdavipanah 2017]"},"properties":{"noteIndex":0},"schema":"https://github.com/citation-style-language/schema/raw/master/csl-citation.json"}</w:instrText>
      </w:r>
      <w:r w:rsidR="001E5A07">
        <w:fldChar w:fldCharType="separate"/>
      </w:r>
      <w:r w:rsidR="001E5A07" w:rsidRPr="001E5A07">
        <w:rPr>
          <w:noProof/>
        </w:rPr>
        <w:t>[Cormen et al. 2009; Mahdavipanah 2017]</w:t>
      </w:r>
      <w:r w:rsidR="001E5A07">
        <w:fldChar w:fldCharType="end"/>
      </w:r>
      <w:r w:rsidR="0075015A">
        <w:t>:</w:t>
      </w:r>
    </w:p>
    <w:p w:rsidR="0075015A" w:rsidRDefault="0075015A" w:rsidP="0075015A">
      <w:pPr>
        <w:pStyle w:val="PargrafodaLista"/>
        <w:numPr>
          <w:ilvl w:val="0"/>
          <w:numId w:val="1"/>
        </w:numPr>
      </w:pPr>
      <w:r>
        <w:t>Cria uma função recursiva que utiliz</w:t>
      </w:r>
      <w:r w:rsidR="000D0E85">
        <w:t>a</w:t>
      </w:r>
      <w:r>
        <w:t xml:space="preserve"> uma matriz de sudoku.</w:t>
      </w:r>
    </w:p>
    <w:p w:rsidR="0075015A" w:rsidRDefault="0075015A" w:rsidP="0075015A">
      <w:pPr>
        <w:pStyle w:val="PargrafodaLista"/>
        <w:numPr>
          <w:ilvl w:val="0"/>
          <w:numId w:val="1"/>
        </w:numPr>
      </w:pPr>
      <w:r>
        <w:lastRenderedPageBreak/>
        <w:t>Verifique se há um local não atribuído. Se presente, atribua um número de 1 a 9, verifique se atribuir o número ao índice atual torna a grade válida ou não; se válida, chame recursivamente a função para todos os casos seguros de 0 a 9. Se alguma chamada recursiva retornar verdadeira, finalize o loop e retorne verdadeiro. Se nenhuma chamada recursiva retornar verdadeiro, retorne falso, neste caso o su</w:t>
      </w:r>
      <w:r w:rsidR="000D0E85">
        <w:t>doku não tem solução;</w:t>
      </w:r>
    </w:p>
    <w:p w:rsidR="00113DB5" w:rsidRDefault="0075015A" w:rsidP="0075015A">
      <w:pPr>
        <w:pStyle w:val="PargrafodaLista"/>
        <w:numPr>
          <w:ilvl w:val="0"/>
          <w:numId w:val="1"/>
        </w:numPr>
      </w:pPr>
      <w:r>
        <w:t xml:space="preserve">Se não houver um local não atribuído, retorne </w:t>
      </w:r>
      <w:r w:rsidR="000D0E85">
        <w:t>verdadeiro</w:t>
      </w:r>
      <w:r>
        <w:t>.</w:t>
      </w:r>
    </w:p>
    <w:p w:rsidR="000D0E85" w:rsidRDefault="000D0E85" w:rsidP="000D0E85">
      <w:r>
        <w:t xml:space="preserve">A implementação do terceiro algoritmo que usa uma implementação do backtracking com a heurística do menor valor </w:t>
      </w:r>
      <w:r w:rsidR="00D8432A">
        <w:t xml:space="preserve">restante </w:t>
      </w:r>
      <w:r>
        <w:t>é a seguinte</w:t>
      </w:r>
      <w:r w:rsidR="001E5A07">
        <w:t xml:space="preserve"> </w:t>
      </w:r>
      <w:r w:rsidR="001E5A07">
        <w:fldChar w:fldCharType="begin" w:fldLock="1"/>
      </w:r>
      <w:r w:rsidR="001E5A07">
        <w:instrText>ADDIN CSL_CITATION {"citationItems":[{"id":"ITEM-1","itemData":{"URL":"https://www.cse.unr.edu/~sushil/class/ai/notes/wk10.pdf","accessed":{"date-parts":[["2020","7","14"]]},"author":[{"dropping-particle":"","family":"Louis","given":"Sushil","non-dropping-particle":"","parse-names":false,"suffix":""}],"container-title":"https://www.cse.unr.edu/","id":"ITEM-1","issued":{"date-parts":[["2013"]]},"title":"Artificial Intelligence","type":"webpage"},"uris":["http://www.mendeley.com/documents/?uuid=48c9ecf2-0c44-4749-b843-cccf495ff7f7"]},{"id":"ITEM-2","itemData":{"author":[{"dropping-particle":"","family":"Cormen","given":"Thomas H","non-dropping-particle":"","parse-names":false,"suffix":""},{"dropping-particle":"","family":"Leiserson","given":"Charles E","non-dropping-particle":"","parse-names":false,"suffix":""},{"dropping-particle":"","family":"Rivest","given":"Ronald L","non-dropping-particle":"","parse-names":false,"suffix":""},{"dropping-particle":"","family":"Stein","given":"Clifford","non-dropping-particle":"","parse-names":false,"suffix":""}],"id":"ITEM-2","issued":{"date-parts":[["2009"]]},"publisher":"MIT press","title":"Introduction to algorithms","type":"book"},"uris":["http://www.mendeley.com/documents/?uuid=4576677c-6f73-46d4-8c37-ec85579463cb"]},{"id":"ITEM-3","itemData":{"URL":"https://github.com/mahdavipanah/SudokuPyCSF","accessed":{"date-parts":[["2020","7","14"]]},"author":[{"dropping-particle":"","family":"Mahdavipanah","given":"Hamidreza","non-dropping-particle":"","parse-names":false,"suffix":""}],"container-title":"https://github.com/","id":"ITEM-3","issued":{"date-parts":[["2017"]]},"title":"Solve Sudoku with Python using the CSF approach","type":"webpage"},"uris":["http://www.mendeley.com/documents/?uuid=57f97e72-9d16-3e89-be73-fa5372fc070b"]}],"mendeley":{"formattedCitation":"[Cormen et al. 2009; Louis 2013; Mahdavipanah 2017]","plainTextFormattedCitation":"[Cormen et al. 2009; Louis 2013; Mahdavipanah 2017]","previouslyFormattedCitation":"[Cormen et al. 2009; Louis 2013; Mahdavipanah 2017]"},"properties":{"noteIndex":0},"schema":"https://github.com/citation-style-language/schema/raw/master/csl-citation.json"}</w:instrText>
      </w:r>
      <w:r w:rsidR="001E5A07">
        <w:fldChar w:fldCharType="separate"/>
      </w:r>
      <w:r w:rsidR="001E5A07" w:rsidRPr="001E5A07">
        <w:rPr>
          <w:noProof/>
        </w:rPr>
        <w:t>[Cormen et al. 2009; Louis 2013; Mahdavipanah 2017]</w:t>
      </w:r>
      <w:r w:rsidR="001E5A07">
        <w:fldChar w:fldCharType="end"/>
      </w:r>
      <w:r>
        <w:t>:</w:t>
      </w:r>
    </w:p>
    <w:p w:rsidR="00F7556E" w:rsidRDefault="005507E9" w:rsidP="00476367">
      <w:pPr>
        <w:pStyle w:val="PargrafodaLista"/>
        <w:numPr>
          <w:ilvl w:val="0"/>
          <w:numId w:val="2"/>
        </w:numPr>
      </w:pPr>
      <w:r>
        <w:t>É a mesma abordagem do algoritmo anterior</w:t>
      </w:r>
      <w:r w:rsidR="00F7556E">
        <w:t xml:space="preserve"> com um incremento;</w:t>
      </w:r>
    </w:p>
    <w:p w:rsidR="00476367" w:rsidRDefault="00F7556E" w:rsidP="00476367">
      <w:pPr>
        <w:pStyle w:val="PargrafodaLista"/>
        <w:numPr>
          <w:ilvl w:val="0"/>
          <w:numId w:val="2"/>
        </w:numPr>
      </w:pPr>
      <w:r>
        <w:t>A</w:t>
      </w:r>
      <w:r w:rsidR="005507E9">
        <w:t xml:space="preserve">o invés de atribuir valores </w:t>
      </w:r>
      <w:r>
        <w:t>simplesmente incrementando o valor inserido nó anterior</w:t>
      </w:r>
      <w:r w:rsidR="005507E9">
        <w:t xml:space="preserve"> </w:t>
      </w:r>
      <w:r w:rsidR="00476367">
        <w:t>é verificado previamente se a</w:t>
      </w:r>
      <w:r w:rsidR="005507E9">
        <w:t xml:space="preserve"> variável </w:t>
      </w:r>
      <w:r w:rsidR="00476367">
        <w:t xml:space="preserve">a ser inserida </w:t>
      </w:r>
      <w:r w:rsidR="005507E9">
        <w:t xml:space="preserve">se </w:t>
      </w:r>
      <w:r>
        <w:t>ela</w:t>
      </w:r>
      <w:r w:rsidR="005507E9">
        <w:t xml:space="preserve"> não está presente </w:t>
      </w:r>
      <w:r w:rsidR="00476367">
        <w:t>no</w:t>
      </w:r>
      <w:r w:rsidR="005507E9">
        <w:t xml:space="preserve"> domínio de verificação (linha, coluna, bloco 3x3)</w:t>
      </w:r>
      <w:r w:rsidR="00476367">
        <w:t xml:space="preserve"> ao qual o nó a ser preenchido pertence;</w:t>
      </w:r>
    </w:p>
    <w:p w:rsidR="00A77DA2" w:rsidRDefault="00A77DA2" w:rsidP="00A77DA2">
      <w:pPr>
        <w:pStyle w:val="Ttulo"/>
      </w:pPr>
      <w:r>
        <w:t>Conclusão</w:t>
      </w:r>
    </w:p>
    <w:p w:rsidR="00E00BD3" w:rsidRDefault="00E00BD3" w:rsidP="00E00BD3">
      <w:r>
        <w:t>Para o problema do sudoku abaixo as abordagens tiveram o seguinte desempenho: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3"/>
        <w:gridCol w:w="2551"/>
        <w:gridCol w:w="1383"/>
        <w:gridCol w:w="2124"/>
      </w:tblGrid>
      <w:tr w:rsidR="00E00BD3" w:rsidTr="00275674">
        <w:tc>
          <w:tcPr>
            <w:tcW w:w="1633" w:type="dxa"/>
          </w:tcPr>
          <w:p w:rsidR="00E00BD3" w:rsidRDefault="00E00BD3" w:rsidP="00E00BD3">
            <w:pPr>
              <w:jc w:val="center"/>
            </w:pPr>
          </w:p>
        </w:tc>
        <w:tc>
          <w:tcPr>
            <w:tcW w:w="2551" w:type="dxa"/>
          </w:tcPr>
          <w:p w:rsidR="00E00BD3" w:rsidRPr="00E00BD3" w:rsidRDefault="00E00BD3" w:rsidP="00E00BD3">
            <w:pPr>
              <w:jc w:val="center"/>
              <w:rPr>
                <w:b/>
                <w:bCs/>
              </w:rPr>
            </w:pPr>
            <w:r w:rsidRPr="00E00BD3">
              <w:rPr>
                <w:b/>
                <w:bCs/>
              </w:rPr>
              <w:t>Busca em profundidade</w:t>
            </w:r>
          </w:p>
        </w:tc>
        <w:tc>
          <w:tcPr>
            <w:tcW w:w="1383" w:type="dxa"/>
          </w:tcPr>
          <w:p w:rsidR="00E00BD3" w:rsidRPr="00E00BD3" w:rsidRDefault="00E00BD3" w:rsidP="00E00BD3">
            <w:pPr>
              <w:jc w:val="center"/>
              <w:rPr>
                <w:b/>
                <w:bCs/>
              </w:rPr>
            </w:pPr>
            <w:r w:rsidRPr="00E00BD3">
              <w:rPr>
                <w:b/>
                <w:bCs/>
              </w:rPr>
              <w:t>Backtracking</w:t>
            </w:r>
          </w:p>
        </w:tc>
        <w:tc>
          <w:tcPr>
            <w:tcW w:w="2124" w:type="dxa"/>
          </w:tcPr>
          <w:p w:rsidR="00E00BD3" w:rsidRPr="00E00BD3" w:rsidRDefault="00E00BD3" w:rsidP="00E00BD3">
            <w:pPr>
              <w:jc w:val="center"/>
              <w:rPr>
                <w:b/>
                <w:bCs/>
              </w:rPr>
            </w:pPr>
            <w:r w:rsidRPr="00E00BD3">
              <w:rPr>
                <w:b/>
                <w:bCs/>
              </w:rPr>
              <w:t>Backtracking MRV</w:t>
            </w:r>
          </w:p>
        </w:tc>
      </w:tr>
      <w:tr w:rsidR="00E00BD3" w:rsidTr="00275674">
        <w:tc>
          <w:tcPr>
            <w:tcW w:w="1633" w:type="dxa"/>
          </w:tcPr>
          <w:p w:rsidR="00E00BD3" w:rsidRPr="00E00BD3" w:rsidRDefault="00E00BD3" w:rsidP="00E00BD3">
            <w:pPr>
              <w:jc w:val="center"/>
              <w:rPr>
                <w:b/>
                <w:bCs/>
              </w:rPr>
            </w:pPr>
            <w:r w:rsidRPr="00E00BD3">
              <w:rPr>
                <w:b/>
                <w:bCs/>
              </w:rPr>
              <w:t>Passos</w:t>
            </w:r>
          </w:p>
        </w:tc>
        <w:tc>
          <w:tcPr>
            <w:tcW w:w="2551" w:type="dxa"/>
          </w:tcPr>
          <w:p w:rsidR="00E00BD3" w:rsidRDefault="00E00BD3" w:rsidP="00E00BD3">
            <w:pPr>
              <w:jc w:val="center"/>
            </w:pPr>
            <w:r>
              <w:t>20724</w:t>
            </w:r>
          </w:p>
        </w:tc>
        <w:tc>
          <w:tcPr>
            <w:tcW w:w="1383" w:type="dxa"/>
          </w:tcPr>
          <w:p w:rsidR="00E00BD3" w:rsidRDefault="00E00BD3" w:rsidP="00E00BD3">
            <w:pPr>
              <w:jc w:val="center"/>
            </w:pPr>
            <w:r>
              <w:t>4208</w:t>
            </w:r>
          </w:p>
        </w:tc>
        <w:tc>
          <w:tcPr>
            <w:tcW w:w="2124" w:type="dxa"/>
          </w:tcPr>
          <w:p w:rsidR="00E00BD3" w:rsidRDefault="00E00BD3" w:rsidP="00E00BD3">
            <w:pPr>
              <w:jc w:val="center"/>
            </w:pPr>
            <w:r>
              <w:t>51</w:t>
            </w:r>
          </w:p>
        </w:tc>
      </w:tr>
      <w:tr w:rsidR="00E00BD3" w:rsidTr="00275674">
        <w:tc>
          <w:tcPr>
            <w:tcW w:w="1633" w:type="dxa"/>
          </w:tcPr>
          <w:p w:rsidR="00E00BD3" w:rsidRPr="00E00BD3" w:rsidRDefault="00E00BD3" w:rsidP="00E00BD3">
            <w:pPr>
              <w:jc w:val="center"/>
              <w:rPr>
                <w:b/>
                <w:bCs/>
              </w:rPr>
            </w:pPr>
            <w:r w:rsidRPr="00E00BD3">
              <w:rPr>
                <w:b/>
                <w:bCs/>
              </w:rPr>
              <w:t>Tempo (s)</w:t>
            </w:r>
          </w:p>
        </w:tc>
        <w:tc>
          <w:tcPr>
            <w:tcW w:w="2551" w:type="dxa"/>
          </w:tcPr>
          <w:p w:rsidR="00E00BD3" w:rsidRDefault="00E00BD3" w:rsidP="00E00BD3">
            <w:pPr>
              <w:jc w:val="center"/>
            </w:pPr>
            <w:r>
              <w:t>18.29</w:t>
            </w:r>
          </w:p>
        </w:tc>
        <w:tc>
          <w:tcPr>
            <w:tcW w:w="1383" w:type="dxa"/>
          </w:tcPr>
          <w:p w:rsidR="00E00BD3" w:rsidRDefault="00E00BD3" w:rsidP="00E00BD3">
            <w:pPr>
              <w:jc w:val="center"/>
            </w:pPr>
            <w:r>
              <w:t>0.19</w:t>
            </w:r>
          </w:p>
        </w:tc>
        <w:tc>
          <w:tcPr>
            <w:tcW w:w="2124" w:type="dxa"/>
          </w:tcPr>
          <w:p w:rsidR="00E00BD3" w:rsidRDefault="00E00BD3" w:rsidP="00E00BD3">
            <w:pPr>
              <w:jc w:val="center"/>
            </w:pPr>
            <w:r>
              <w:t>0.07</w:t>
            </w:r>
          </w:p>
        </w:tc>
      </w:tr>
      <w:tr w:rsidR="004C4412" w:rsidTr="00275674">
        <w:tc>
          <w:tcPr>
            <w:tcW w:w="1633" w:type="dxa"/>
          </w:tcPr>
          <w:p w:rsidR="004C4412" w:rsidRPr="00E00BD3" w:rsidRDefault="004C4412" w:rsidP="00E00BD3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Complexidade</w:t>
            </w:r>
          </w:p>
        </w:tc>
        <w:tc>
          <w:tcPr>
            <w:tcW w:w="2551" w:type="dxa"/>
          </w:tcPr>
          <w:p w:rsidR="004C4412" w:rsidRPr="004C4412" w:rsidRDefault="004C4412" w:rsidP="00E00BD3">
            <w:pPr>
              <w:jc w:val="center"/>
              <w:rPr>
                <w:i/>
                <w:iCs/>
              </w:rPr>
            </w:pPr>
            <w:r w:rsidRPr="004C4412">
              <w:rPr>
                <w:i/>
                <w:iCs/>
              </w:rPr>
              <w:t>O(</w:t>
            </w:r>
            <w:r>
              <w:rPr>
                <w:i/>
                <w:iCs/>
              </w:rPr>
              <w:t>n³</w:t>
            </w:r>
            <w:r w:rsidRPr="004C4412">
              <w:rPr>
                <w:i/>
                <w:iCs/>
              </w:rPr>
              <w:t>)</w:t>
            </w:r>
          </w:p>
        </w:tc>
        <w:tc>
          <w:tcPr>
            <w:tcW w:w="1383" w:type="dxa"/>
          </w:tcPr>
          <w:p w:rsidR="004C4412" w:rsidRDefault="004C4412" w:rsidP="00E00BD3">
            <w:pPr>
              <w:jc w:val="center"/>
            </w:pPr>
            <w:r w:rsidRPr="004C4412">
              <w:t>O(n</w:t>
            </w:r>
            <w:r>
              <w:t>²</w:t>
            </w:r>
            <w:r w:rsidRPr="004C4412">
              <w:t>)</w:t>
            </w:r>
          </w:p>
        </w:tc>
        <w:tc>
          <w:tcPr>
            <w:tcW w:w="2124" w:type="dxa"/>
          </w:tcPr>
          <w:p w:rsidR="004C4412" w:rsidRDefault="004C4412" w:rsidP="00E00BD3">
            <w:pPr>
              <w:jc w:val="center"/>
            </w:pPr>
            <w:r w:rsidRPr="004C4412">
              <w:t>O(n)</w:t>
            </w:r>
          </w:p>
        </w:tc>
      </w:tr>
    </w:tbl>
    <w:p w:rsidR="00E00BD3" w:rsidRPr="00E00BD3" w:rsidRDefault="00E00BD3" w:rsidP="00E00BD3"/>
    <w:p w:rsidR="00E00BD3" w:rsidRDefault="004C4412" w:rsidP="00D8432A">
      <w:r>
        <w:t>Como pode ser observado no quadro acima a</w:t>
      </w:r>
      <w:r w:rsidR="00D8432A">
        <w:t xml:space="preserve"> implementação com o algoritmo de busca em profundidade que faz uma abordagem baseado na metodologia da busca </w:t>
      </w:r>
      <w:r w:rsidR="00E00BD3">
        <w:t xml:space="preserve">cega </w:t>
      </w:r>
      <w:r w:rsidR="00D8432A">
        <w:t>obteve um tempo de resolução em torno de 20 segundos</w:t>
      </w:r>
      <w:r>
        <w:t xml:space="preserve"> e executou 20.724 passos</w:t>
      </w:r>
      <w:r w:rsidR="00D8432A">
        <w:t>. A implementação que utiliza o algoritmo backtracking simples demorou 0.15 segundos</w:t>
      </w:r>
      <w:r>
        <w:t xml:space="preserve"> e 40208 passos</w:t>
      </w:r>
      <w:r w:rsidR="00D8432A">
        <w:t xml:space="preserve"> e por fim, a implementação que utiliza o backtracking com a heurística do menor valor </w:t>
      </w:r>
      <w:r>
        <w:t xml:space="preserve">restante </w:t>
      </w:r>
      <w:r w:rsidR="00D8432A">
        <w:t>obteve 0.07 segundos</w:t>
      </w:r>
      <w:r>
        <w:t xml:space="preserve"> e 51 passos</w:t>
      </w:r>
      <w:r w:rsidR="00D8432A">
        <w:t xml:space="preserve">. </w:t>
      </w:r>
    </w:p>
    <w:p w:rsidR="004C4412" w:rsidRDefault="004C4412" w:rsidP="00D8432A">
      <w:r>
        <w:t>Para o problema</w:t>
      </w:r>
      <w:r w:rsidR="00084199">
        <w:t xml:space="preserve"> do sudoku</w:t>
      </w:r>
      <w:r>
        <w:t xml:space="preserve"> proposto solução que implementa o backtracking com a heurística do menor valor restante é solução é ótima, pois na primeira </w:t>
      </w:r>
      <w:r w:rsidR="00084199">
        <w:t>executou somente um passo para cada nodo vazio.</w:t>
      </w:r>
    </w:p>
    <w:p w:rsidR="00084199" w:rsidRDefault="00084199" w:rsidP="00084199">
      <w:pPr>
        <w:pStyle w:val="Ttulo"/>
      </w:pPr>
      <w:r>
        <w:t>Referências</w:t>
      </w:r>
    </w:p>
    <w:p w:rsidR="001E5A07" w:rsidRPr="001E5A07" w:rsidRDefault="004C4C54" w:rsidP="001E5A07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>
        <w:fldChar w:fldCharType="begin" w:fldLock="1"/>
      </w:r>
      <w:r w:rsidRPr="004C4C54">
        <w:rPr>
          <w:lang w:val="en-US"/>
        </w:rPr>
        <w:instrText xml:space="preserve">ADDIN Mendeley Bibliography CSL_BIBLIOGRAPHY </w:instrText>
      </w:r>
      <w:r>
        <w:fldChar w:fldCharType="separate"/>
      </w:r>
      <w:r w:rsidR="001E5A07" w:rsidRPr="001E5A07">
        <w:rPr>
          <w:rFonts w:ascii="Calibri" w:hAnsi="Calibri" w:cs="Calibri"/>
          <w:noProof/>
          <w:szCs w:val="24"/>
        </w:rPr>
        <w:t xml:space="preserve">Cormen, T. H., Leiserson, C. E., Rivest, R. L. and Stein, C. (2009). </w:t>
      </w:r>
      <w:r w:rsidR="001E5A07" w:rsidRPr="001E5A07">
        <w:rPr>
          <w:rFonts w:ascii="Calibri" w:hAnsi="Calibri" w:cs="Calibri"/>
          <w:i/>
          <w:iCs/>
          <w:noProof/>
          <w:szCs w:val="24"/>
        </w:rPr>
        <w:t>Introduction to algorithms</w:t>
      </w:r>
      <w:r w:rsidR="001E5A07" w:rsidRPr="001E5A07">
        <w:rPr>
          <w:rFonts w:ascii="Calibri" w:hAnsi="Calibri" w:cs="Calibri"/>
          <w:noProof/>
          <w:szCs w:val="24"/>
        </w:rPr>
        <w:t xml:space="preserve">. MIT press. </w:t>
      </w:r>
    </w:p>
    <w:p w:rsidR="001E5A07" w:rsidRPr="001E5A07" w:rsidRDefault="001E5A07" w:rsidP="001E5A07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1E5A07">
        <w:rPr>
          <w:rFonts w:ascii="Calibri" w:hAnsi="Calibri" w:cs="Calibri"/>
          <w:noProof/>
          <w:szCs w:val="24"/>
        </w:rPr>
        <w:t xml:space="preserve">Louis, S. (2013). Artificial Intelligence. https://www.cse.unr.edu/~sushil/class/ai/notes/wk10.pdf, [accessed on Jul 14]. </w:t>
      </w:r>
    </w:p>
    <w:p w:rsidR="001E5A07" w:rsidRPr="001E5A07" w:rsidRDefault="001E5A07" w:rsidP="001E5A07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1E5A07">
        <w:rPr>
          <w:rFonts w:ascii="Calibri" w:hAnsi="Calibri" w:cs="Calibri"/>
          <w:noProof/>
          <w:szCs w:val="24"/>
        </w:rPr>
        <w:t xml:space="preserve">Mahdavipanah, H. (2017). Solve Sudoku with Python using the CSF approach. https://github.com/mahdavipanah/SudokuPyCSF, [accessed on Jul 14]. </w:t>
      </w:r>
    </w:p>
    <w:p w:rsidR="001E5A07" w:rsidRPr="001E5A07" w:rsidRDefault="001E5A07" w:rsidP="001E5A07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 w:rsidRPr="001E5A07">
        <w:rPr>
          <w:rFonts w:ascii="Calibri" w:hAnsi="Calibri" w:cs="Calibri"/>
          <w:noProof/>
          <w:szCs w:val="24"/>
        </w:rPr>
        <w:t xml:space="preserve">Zietz, M. (2019). Brute-force (depth-first search) Sudoku solver in Python. https://github.com/zietzm/dfs-sudoku-solver, [accessed on Jul 14]. </w:t>
      </w:r>
    </w:p>
    <w:p w:rsidR="004C4C54" w:rsidRPr="004C4C54" w:rsidRDefault="004C4C54" w:rsidP="004C4C54">
      <w:r>
        <w:lastRenderedPageBreak/>
        <w:fldChar w:fldCharType="end"/>
      </w:r>
    </w:p>
    <w:sectPr w:rsidR="004C4C54" w:rsidRPr="004C4C54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84242A5"/>
    <w:multiLevelType w:val="hybridMultilevel"/>
    <w:tmpl w:val="FB78B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7B72D62"/>
    <w:multiLevelType w:val="hybridMultilevel"/>
    <w:tmpl w:val="AE4E5FB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4859"/>
    <w:rsid w:val="00084199"/>
    <w:rsid w:val="000D0E85"/>
    <w:rsid w:val="001053CA"/>
    <w:rsid w:val="00113DB5"/>
    <w:rsid w:val="001E5A07"/>
    <w:rsid w:val="00275674"/>
    <w:rsid w:val="00476367"/>
    <w:rsid w:val="00477621"/>
    <w:rsid w:val="004C4412"/>
    <w:rsid w:val="004C4C54"/>
    <w:rsid w:val="005507E9"/>
    <w:rsid w:val="005E642B"/>
    <w:rsid w:val="006A7034"/>
    <w:rsid w:val="0075015A"/>
    <w:rsid w:val="008E4859"/>
    <w:rsid w:val="0095087F"/>
    <w:rsid w:val="00A77DA2"/>
    <w:rsid w:val="00D8432A"/>
    <w:rsid w:val="00E00BD3"/>
    <w:rsid w:val="00E1490B"/>
    <w:rsid w:val="00F755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1692A08"/>
  <w15:chartTrackingRefBased/>
  <w15:docId w15:val="{8181D9B7-EC91-4FE3-B5C8-23500B85BC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har"/>
    <w:uiPriority w:val="10"/>
    <w:qFormat/>
    <w:rsid w:val="00A77DA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har">
    <w:name w:val="Título Char"/>
    <w:basedOn w:val="Fontepargpadro"/>
    <w:link w:val="Ttulo"/>
    <w:uiPriority w:val="10"/>
    <w:rsid w:val="00A77DA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PargrafodaLista">
    <w:name w:val="List Paragraph"/>
    <w:basedOn w:val="Normal"/>
    <w:uiPriority w:val="34"/>
    <w:qFormat/>
    <w:rsid w:val="001053CA"/>
    <w:pPr>
      <w:ind w:left="720"/>
      <w:contextualSpacing/>
    </w:pPr>
  </w:style>
  <w:style w:type="table" w:styleId="Tabelacomgrade">
    <w:name w:val="Table Grid"/>
    <w:basedOn w:val="Tabelanormal"/>
    <w:uiPriority w:val="39"/>
    <w:rsid w:val="00E00BD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emEspaamento">
    <w:name w:val="No Spacing"/>
    <w:uiPriority w:val="1"/>
    <w:qFormat/>
    <w:rsid w:val="00E00BD3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8456699-6B8C-4599-94A3-59181FEBF2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3</TotalTime>
  <Pages>3</Pages>
  <Words>1543</Words>
  <Characters>8338</Characters>
  <Application>Microsoft Office Word</Application>
  <DocSecurity>0</DocSecurity>
  <Lines>69</Lines>
  <Paragraphs>1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stavo Zanatta Bruno</dc:creator>
  <cp:keywords/>
  <dc:description/>
  <cp:lastModifiedBy>Gustavo Zanatta Bruno</cp:lastModifiedBy>
  <cp:revision>5</cp:revision>
  <dcterms:created xsi:type="dcterms:W3CDTF">2020-07-14T01:31:00Z</dcterms:created>
  <dcterms:modified xsi:type="dcterms:W3CDTF">2020-07-15T03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ociedade-brasileira-de-computacao</vt:lpwstr>
  </property>
  <property fmtid="{D5CDD505-2E9C-101B-9397-08002B2CF9AE}" pid="21" name="Mendeley Recent Style Name 9_1">
    <vt:lpwstr>Sociedade Brasileira de Computação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8d6ec60-3c55-34ff-a28b-a924c38de0c4</vt:lpwstr>
  </property>
  <property fmtid="{D5CDD505-2E9C-101B-9397-08002B2CF9AE}" pid="24" name="Mendeley Citation Style_1">
    <vt:lpwstr>http://www.zotero.org/styles/sociedade-brasileira-de-computacao</vt:lpwstr>
  </property>
</Properties>
</file>